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43C81" w:rsidRPr="002E0A8F" w:rsidRDefault="00B45FC3" w:rsidP="00943C81">
      <w:pPr>
        <w:rPr>
          <w:rFonts w:ascii="Times New Roman" w:hAnsi="Times New Roman" w:cs="Times New Roman"/>
          <w:sz w:val="20"/>
          <w:szCs w:val="20"/>
        </w:rPr>
      </w:pPr>
      <w:bookmarkStart w:id="0" w:name="_Toc343020456"/>
      <w:bookmarkStart w:id="1" w:name="_Toc343082479"/>
      <w:r>
        <w:rPr>
          <w:rStyle w:val="Heading1Char"/>
        </w:rPr>
        <w:t>T</w:t>
      </w:r>
      <w:r w:rsidR="00943C81" w:rsidRPr="00EE385E">
        <w:rPr>
          <w:rStyle w:val="Heading1Char"/>
        </w:rPr>
        <w:t>able S5. Climate change by Exclusive Economic Zone and vulnerability of coastal people given their dependency of the ocean and wealth.</w:t>
      </w:r>
      <w:bookmarkEnd w:id="0"/>
      <w:bookmarkEnd w:id="1"/>
      <w:r w:rsidR="00943C81" w:rsidRPr="002E0A8F">
        <w:rPr>
          <w:rFonts w:ascii="Times New Roman" w:hAnsi="Times New Roman" w:cs="Times New Roman"/>
          <w:sz w:val="20"/>
          <w:szCs w:val="20"/>
        </w:rPr>
        <w:t xml:space="preserve"> </w:t>
      </w:r>
      <w:r w:rsidR="00943C81">
        <w:rPr>
          <w:rFonts w:ascii="Times New Roman" w:hAnsi="Times New Roman" w:cs="Times New Roman"/>
          <w:sz w:val="20"/>
          <w:szCs w:val="20"/>
        </w:rPr>
        <w:t>For each Exclusive Economic Zone, we calculate the cumulative and individual stress of all four parameters analyzed here (we focused only on parameters at the ocean surface)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. The number of coastal people was calculated as the number of people within 50km from the coast of each country; data on population was obtained from the Gridded human population database (&lt;http://sedac.ciesin.columbia.edu/data/set/gpw-v3-population-count/data-download&gt;). We quantify three different metric of peoples’ dependency on the ocean: jobs, revenues and food. Job dependency was measured as the fraction of the national work force employed by marine fishing, the marine tourism industry, mariculture and marine mammal watching; revenue dependency as the fraction of national Gross Domestic Product generated by revenues from marine tourism, fishing, mariculture and marine mammal watching; and, food dependency as the fraction of animal protein consumption supplied by seafood; all three dependencies were added and divided in three equal bins to indicate countries of </w:t>
      </w:r>
      <w:r w:rsidR="00943C81">
        <w:rPr>
          <w:rFonts w:ascii="Times New Roman" w:hAnsi="Times New Roman" w:cs="Times New Roman"/>
          <w:sz w:val="20"/>
          <w:szCs w:val="20"/>
        </w:rPr>
        <w:t>Low (L)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, </w:t>
      </w:r>
      <w:r w:rsidR="00943C81">
        <w:rPr>
          <w:rFonts w:ascii="Times New Roman" w:hAnsi="Times New Roman" w:cs="Times New Roman"/>
          <w:sz w:val="20"/>
          <w:szCs w:val="20"/>
        </w:rPr>
        <w:t>Medium (M)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 and </w:t>
      </w:r>
      <w:r w:rsidR="00943C81">
        <w:rPr>
          <w:rFonts w:ascii="Times New Roman" w:hAnsi="Times New Roman" w:cs="Times New Roman"/>
          <w:sz w:val="20"/>
          <w:szCs w:val="20"/>
        </w:rPr>
        <w:t>High (H)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 dependency. Data on dependency were obtained from Halpern </w:t>
      </w:r>
      <w:r w:rsidR="00943C81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YWxwZXJuPC9BdXRob3I+PFllYXI+MjAxMjwvWWVhcj48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</w:fldData>
        </w:fldChar>
      </w:r>
      <w:r w:rsidR="00943C81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943C81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YWxwZXJuPC9BdXRob3I+PFllYXI+MjAxMjwvWWVhcj48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</w:fldData>
        </w:fldChar>
      </w:r>
      <w:r w:rsidR="00943C81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943C81">
        <w:rPr>
          <w:rFonts w:ascii="Times New Roman" w:hAnsi="Times New Roman" w:cs="Times New Roman"/>
          <w:sz w:val="20"/>
          <w:szCs w:val="20"/>
        </w:rPr>
      </w:r>
      <w:r w:rsidR="00943C81">
        <w:rPr>
          <w:rFonts w:ascii="Times New Roman" w:hAnsi="Times New Roman" w:cs="Times New Roman"/>
          <w:sz w:val="20"/>
          <w:szCs w:val="20"/>
        </w:rPr>
        <w:fldChar w:fldCharType="end"/>
      </w:r>
      <w:r w:rsidR="00943C81">
        <w:rPr>
          <w:rFonts w:ascii="Times New Roman" w:hAnsi="Times New Roman" w:cs="Times New Roman"/>
          <w:sz w:val="20"/>
          <w:szCs w:val="20"/>
        </w:rPr>
      </w:r>
      <w:r w:rsidR="00943C81">
        <w:rPr>
          <w:rFonts w:ascii="Times New Roman" w:hAnsi="Times New Roman" w:cs="Times New Roman"/>
          <w:sz w:val="20"/>
          <w:szCs w:val="20"/>
        </w:rPr>
        <w:fldChar w:fldCharType="separate"/>
      </w:r>
      <w:r w:rsidR="00943C81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Halpern, 2012 #1966" w:history="1">
        <w:r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943C81">
        <w:rPr>
          <w:rFonts w:ascii="Times New Roman" w:hAnsi="Times New Roman" w:cs="Times New Roman"/>
          <w:noProof/>
          <w:sz w:val="20"/>
          <w:szCs w:val="20"/>
        </w:rPr>
        <w:t>]</w:t>
      </w:r>
      <w:r w:rsidR="00943C81">
        <w:rPr>
          <w:rFonts w:ascii="Times New Roman" w:hAnsi="Times New Roman" w:cs="Times New Roman"/>
          <w:sz w:val="20"/>
          <w:szCs w:val="20"/>
        </w:rPr>
        <w:fldChar w:fldCharType="end"/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 and complemented with data from </w:t>
      </w:r>
      <w:r w:rsidR="00943C81">
        <w:rPr>
          <w:rFonts w:ascii="Times New Roman" w:hAnsi="Times New Roman" w:cs="Times New Roman"/>
          <w:sz w:val="20"/>
          <w:szCs w:val="20"/>
        </w:rPr>
        <w:t>World Bank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 &lt;http://faostat3.fao.org/home/index.html#DOWNLOAD&gt;</w:t>
      </w:r>
      <w:r w:rsidR="00943C81">
        <w:rPr>
          <w:rFonts w:ascii="Times New Roman" w:hAnsi="Times New Roman" w:cs="Times New Roman"/>
          <w:sz w:val="20"/>
          <w:szCs w:val="20"/>
        </w:rPr>
        <w:t xml:space="preserve"> and FAO  &lt;</w:t>
      </w:r>
      <w:r w:rsidR="00943C81" w:rsidRPr="00BB532D">
        <w:rPr>
          <w:rFonts w:ascii="Times New Roman" w:hAnsi="Times New Roman" w:cs="Times New Roman"/>
          <w:sz w:val="20"/>
          <w:szCs w:val="20"/>
        </w:rPr>
        <w:t>http://faostat3.fao.org/home/index.html#DOWNLOAD</w:t>
      </w:r>
      <w:r w:rsidR="00943C81">
        <w:rPr>
          <w:rFonts w:ascii="Times New Roman" w:hAnsi="Times New Roman" w:cs="Times New Roman"/>
          <w:sz w:val="20"/>
          <w:szCs w:val="20"/>
        </w:rPr>
        <w:t>&gt;</w:t>
      </w:r>
      <w:r w:rsidR="00943C81" w:rsidRPr="002E0A8F">
        <w:rPr>
          <w:rFonts w:ascii="Times New Roman" w:hAnsi="Times New Roman" w:cs="Times New Roman"/>
          <w:sz w:val="20"/>
          <w:szCs w:val="20"/>
        </w:rPr>
        <w:t>.</w:t>
      </w:r>
      <w:r w:rsidR="00943C81">
        <w:rPr>
          <w:rFonts w:ascii="Times New Roman" w:hAnsi="Times New Roman" w:cs="Times New Roman"/>
          <w:sz w:val="20"/>
          <w:szCs w:val="20"/>
        </w:rPr>
        <w:t xml:space="preserve"> Wealth or p</w:t>
      </w:r>
      <w:r w:rsidR="00943C81" w:rsidRPr="002E0A8F">
        <w:rPr>
          <w:rFonts w:ascii="Times New Roman" w:hAnsi="Times New Roman" w:cs="Times New Roman"/>
          <w:sz w:val="20"/>
          <w:szCs w:val="20"/>
        </w:rPr>
        <w:t>eople’s capacity to cope with the impact of environmental change was quantified as per capita GDP</w:t>
      </w:r>
      <w:r w:rsidR="00943C81">
        <w:rPr>
          <w:rFonts w:ascii="Times New Roman" w:hAnsi="Times New Roman" w:cs="Times New Roman"/>
          <w:sz w:val="20"/>
          <w:szCs w:val="20"/>
        </w:rPr>
        <w:t>.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 For purpose of classification, we divided </w:t>
      </w:r>
      <w:r w:rsidR="00943C81">
        <w:rPr>
          <w:rFonts w:ascii="Times New Roman" w:hAnsi="Times New Roman" w:cs="Times New Roman"/>
          <w:sz w:val="20"/>
          <w:szCs w:val="20"/>
        </w:rPr>
        <w:t>Low (L)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, </w:t>
      </w:r>
      <w:r w:rsidR="00943C81">
        <w:rPr>
          <w:rFonts w:ascii="Times New Roman" w:hAnsi="Times New Roman" w:cs="Times New Roman"/>
          <w:sz w:val="20"/>
          <w:szCs w:val="20"/>
        </w:rPr>
        <w:t>Medium (M)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 and </w:t>
      </w:r>
      <w:r w:rsidR="00943C81">
        <w:rPr>
          <w:rFonts w:ascii="Times New Roman" w:hAnsi="Times New Roman" w:cs="Times New Roman"/>
          <w:sz w:val="20"/>
          <w:szCs w:val="20"/>
        </w:rPr>
        <w:t>High (H)</w:t>
      </w:r>
      <w:r w:rsidR="00943C81" w:rsidRPr="002E0A8F">
        <w:rPr>
          <w:rFonts w:ascii="Times New Roman" w:hAnsi="Times New Roman" w:cs="Times New Roman"/>
          <w:sz w:val="20"/>
          <w:szCs w:val="20"/>
        </w:rPr>
        <w:t xml:space="preserve"> income countries depending on whether annual per capita GDP was smaller than US$4,000, between US$4,000 and US$12,000 and larger than US$12,000, respectively.</w:t>
      </w:r>
      <w:r w:rsidR="00943C81">
        <w:rPr>
          <w:rFonts w:ascii="Times New Roman" w:hAnsi="Times New Roman" w:cs="Times New Roman"/>
          <w:sz w:val="20"/>
          <w:szCs w:val="20"/>
        </w:rPr>
        <w:t xml:space="preserve"> Data on per capita GDP was obtained from the World Bank &lt;</w:t>
      </w:r>
      <w:r w:rsidR="00943C81" w:rsidRPr="002E0A8F">
        <w:t xml:space="preserve"> </w:t>
      </w:r>
      <w:hyperlink r:id="rId7" w:history="1">
        <w:r w:rsidR="001147A0" w:rsidRPr="0013450D">
          <w:rPr>
            <w:rStyle w:val="Hyperlink"/>
            <w:rFonts w:ascii="Times New Roman" w:hAnsi="Times New Roman" w:cs="Times New Roman"/>
            <w:sz w:val="20"/>
            <w:szCs w:val="20"/>
          </w:rPr>
          <w:t>http://databank.worldbank.org/databank/download/WDIandGDF_excel.zip</w:t>
        </w:r>
      </w:hyperlink>
      <w:r w:rsidR="00943C81">
        <w:rPr>
          <w:rFonts w:ascii="Times New Roman" w:hAnsi="Times New Roman" w:cs="Times New Roman"/>
          <w:sz w:val="20"/>
          <w:szCs w:val="20"/>
        </w:rPr>
        <w:t>&gt;.</w:t>
      </w:r>
      <w:r w:rsidR="001147A0">
        <w:rPr>
          <w:rFonts w:ascii="Times New Roman" w:hAnsi="Times New Roman" w:cs="Times New Roman"/>
          <w:sz w:val="20"/>
          <w:szCs w:val="20"/>
        </w:rPr>
        <w:t xml:space="preserve"> Some countries may be missing from this table given the lack of complete social-economic data in the available source </w:t>
      </w:r>
      <w:r w:rsidR="001147A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YWxwZXJuPC9BdXRob3I+PFllYXI+MjAxMjwvWWVhcj48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</w:fldData>
        </w:fldChar>
      </w:r>
      <w:r w:rsidR="001147A0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1147A0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IYWxwZXJuPC9BdXRob3I+PFllYXI+MjAxMjwvWWVhcj48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</w:fldData>
        </w:fldChar>
      </w:r>
      <w:r w:rsidR="001147A0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1147A0">
        <w:rPr>
          <w:rFonts w:ascii="Times New Roman" w:hAnsi="Times New Roman" w:cs="Times New Roman"/>
          <w:sz w:val="20"/>
          <w:szCs w:val="20"/>
        </w:rPr>
      </w:r>
      <w:r w:rsidR="001147A0">
        <w:rPr>
          <w:rFonts w:ascii="Times New Roman" w:hAnsi="Times New Roman" w:cs="Times New Roman"/>
          <w:sz w:val="20"/>
          <w:szCs w:val="20"/>
        </w:rPr>
        <w:fldChar w:fldCharType="end"/>
      </w:r>
      <w:r w:rsidR="001147A0">
        <w:rPr>
          <w:rFonts w:ascii="Times New Roman" w:hAnsi="Times New Roman" w:cs="Times New Roman"/>
          <w:sz w:val="20"/>
          <w:szCs w:val="20"/>
        </w:rPr>
      </w:r>
      <w:r w:rsidR="001147A0">
        <w:rPr>
          <w:rFonts w:ascii="Times New Roman" w:hAnsi="Times New Roman" w:cs="Times New Roman"/>
          <w:sz w:val="20"/>
          <w:szCs w:val="20"/>
        </w:rPr>
        <w:fldChar w:fldCharType="separate"/>
      </w:r>
      <w:r w:rsidR="001147A0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Halpern, 2012 #1966" w:history="1">
        <w:r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1147A0">
        <w:rPr>
          <w:rFonts w:ascii="Times New Roman" w:hAnsi="Times New Roman" w:cs="Times New Roman"/>
          <w:noProof/>
          <w:sz w:val="20"/>
          <w:szCs w:val="20"/>
        </w:rPr>
        <w:t>]</w:t>
      </w:r>
      <w:r w:rsidR="001147A0">
        <w:rPr>
          <w:rFonts w:ascii="Times New Roman" w:hAnsi="Times New Roman" w:cs="Times New Roman"/>
          <w:sz w:val="20"/>
          <w:szCs w:val="20"/>
        </w:rPr>
        <w:fldChar w:fldCharType="end"/>
      </w:r>
      <w:r w:rsidR="001147A0">
        <w:rPr>
          <w:rFonts w:ascii="Times New Roman" w:hAnsi="Times New Roman" w:cs="Times New Roman"/>
          <w:sz w:val="20"/>
          <w:szCs w:val="20"/>
        </w:rPr>
        <w:t>.</w:t>
      </w:r>
    </w:p>
    <w:tbl>
      <w:tblPr>
        <w:tblW w:w="9195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75"/>
        <w:gridCol w:w="675"/>
        <w:gridCol w:w="675"/>
        <w:gridCol w:w="675"/>
        <w:gridCol w:w="675"/>
        <w:gridCol w:w="1440"/>
        <w:gridCol w:w="495"/>
        <w:gridCol w:w="495"/>
        <w:gridCol w:w="495"/>
        <w:gridCol w:w="495"/>
      </w:tblGrid>
      <w:tr w:rsidR="00943C81" w:rsidRPr="00714846" w:rsidTr="002B3F1D">
        <w:trPr>
          <w:cantSplit/>
          <w:trHeight w:val="539"/>
        </w:trPr>
        <w:tc>
          <w:tcPr>
            <w:tcW w:w="30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spacing w:after="0" w:line="240" w:lineRule="auto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</w:p>
        </w:tc>
        <w:tc>
          <w:tcPr>
            <w:tcW w:w="2700" w:type="dxa"/>
            <w:gridSpan w:val="4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Cumulative stress score</w:t>
            </w:r>
          </w:p>
        </w:tc>
        <w:tc>
          <w:tcPr>
            <w:tcW w:w="1440" w:type="dxa"/>
            <w:vAlign w:val="center"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</w:p>
        </w:tc>
        <w:tc>
          <w:tcPr>
            <w:tcW w:w="1980" w:type="dxa"/>
            <w:gridSpan w:val="4"/>
            <w:shd w:val="clear" w:color="auto" w:fill="auto"/>
            <w:noWrap/>
            <w:vAlign w:val="center"/>
          </w:tcPr>
          <w:p w:rsidR="00943C81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cantSplit/>
          <w:trHeight w:val="440"/>
        </w:trPr>
        <w:tc>
          <w:tcPr>
            <w:tcW w:w="30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spacing w:after="0" w:line="240" w:lineRule="auto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</w:p>
        </w:tc>
        <w:tc>
          <w:tcPr>
            <w:tcW w:w="1350" w:type="dxa"/>
            <w:gridSpan w:val="2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RCP85</w:t>
            </w:r>
          </w:p>
        </w:tc>
        <w:tc>
          <w:tcPr>
            <w:tcW w:w="1350" w:type="dxa"/>
            <w:gridSpan w:val="2"/>
            <w:vAlign w:val="center"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RCP45</w:t>
            </w:r>
          </w:p>
        </w:tc>
        <w:tc>
          <w:tcPr>
            <w:tcW w:w="1440" w:type="dxa"/>
            <w:vAlign w:val="center"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</w:p>
        </w:tc>
        <w:tc>
          <w:tcPr>
            <w:tcW w:w="1980" w:type="dxa"/>
            <w:gridSpan w:val="4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Categorized</w:t>
            </w:r>
          </w:p>
        </w:tc>
      </w:tr>
      <w:tr w:rsidR="00943C81" w:rsidRPr="00714846" w:rsidTr="002B3F1D">
        <w:trPr>
          <w:cantSplit/>
          <w:trHeight w:val="1134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Country</w:t>
            </w:r>
          </w:p>
        </w:tc>
        <w:tc>
          <w:tcPr>
            <w:tcW w:w="675" w:type="dxa"/>
            <w:shd w:val="clear" w:color="auto" w:fill="auto"/>
            <w:noWrap/>
            <w:textDirection w:val="btLr"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Mean</w:t>
            </w:r>
          </w:p>
        </w:tc>
        <w:tc>
          <w:tcPr>
            <w:tcW w:w="675" w:type="dxa"/>
            <w:shd w:val="clear" w:color="auto" w:fill="auto"/>
            <w:noWrap/>
            <w:textDirection w:val="btLr"/>
            <w:vAlign w:val="center"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SD</w:t>
            </w:r>
          </w:p>
        </w:tc>
        <w:tc>
          <w:tcPr>
            <w:tcW w:w="675" w:type="dxa"/>
            <w:textDirection w:val="btLr"/>
            <w:vAlign w:val="center"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Mean</w:t>
            </w:r>
          </w:p>
        </w:tc>
        <w:tc>
          <w:tcPr>
            <w:tcW w:w="675" w:type="dxa"/>
            <w:textDirection w:val="btLr"/>
            <w:vAlign w:val="center"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SD</w:t>
            </w:r>
          </w:p>
        </w:tc>
        <w:tc>
          <w:tcPr>
            <w:tcW w:w="1440" w:type="dxa"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Number of Coastal People</w:t>
            </w:r>
          </w:p>
        </w:tc>
        <w:tc>
          <w:tcPr>
            <w:tcW w:w="495" w:type="dxa"/>
            <w:shd w:val="clear" w:color="auto" w:fill="auto"/>
            <w:noWrap/>
            <w:textDirection w:val="btLr"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RCP85</w:t>
            </w:r>
          </w:p>
        </w:tc>
        <w:tc>
          <w:tcPr>
            <w:tcW w:w="495" w:type="dxa"/>
            <w:shd w:val="clear" w:color="auto" w:fill="auto"/>
            <w:noWrap/>
            <w:textDirection w:val="btLr"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RCP45</w:t>
            </w:r>
          </w:p>
        </w:tc>
        <w:tc>
          <w:tcPr>
            <w:tcW w:w="495" w:type="dxa"/>
            <w:shd w:val="clear" w:color="auto" w:fill="auto"/>
            <w:noWrap/>
            <w:textDirection w:val="btLr"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Dependency</w:t>
            </w:r>
          </w:p>
        </w:tc>
        <w:tc>
          <w:tcPr>
            <w:tcW w:w="495" w:type="dxa"/>
            <w:shd w:val="clear" w:color="auto" w:fill="auto"/>
            <w:noWrap/>
            <w:textDirection w:val="btLr"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ind w:left="113" w:right="113"/>
              <w:jc w:val="center"/>
              <w:rPr>
                <w:rFonts w:eastAsia="Times New Roman" w:cstheme="minorHAnsi"/>
                <w:i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i/>
                <w:color w:val="000000"/>
                <w:sz w:val="16"/>
                <w:szCs w:val="16"/>
              </w:rPr>
              <w:t>Wealt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lban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319,47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314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lger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6,673,22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merican Samo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518,78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msterdam Island and Saint Paul Is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ngol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5,059,02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nguill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16,00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ntarctic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7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5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ntigua and Barbud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5,85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rgentin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5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7,657,58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scensio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,58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ustral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8,864,93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Azore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,291,71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ahama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90,85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ahrai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50,21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angladesh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1,843,79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arbado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54,45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elgium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3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2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146,24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lastRenderedPageBreak/>
              <w:t>Beliz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87,43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eni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720,95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osnia and Herzegovin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643,87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ouvet Is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3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5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2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7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126,29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razil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9,397,93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British Indian Ocean Territory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ambod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819,18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ameroo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297,25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anad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1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5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4,910,27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anary Island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3,090,99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ape Verd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14,48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hil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5,899,59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hin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5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19,540,73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hristmas Is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13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lipperton Is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olomb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,356,81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omoro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260,06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ook Island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047,92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osta Ric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970,50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roat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556,49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ub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1,913,18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Cypru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54,75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Democratic Republic of the Cong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40,74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Denmark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2,576,49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Djibouti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69,14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Dominic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5,28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Dominican Republic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,959,77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East Timor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94,42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Ecuador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419,76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Egypt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4,044,05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El Salvador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6,324,48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Equatorial Guine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41,87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Eritre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255,26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lastRenderedPageBreak/>
              <w:t>Eston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8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5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572,69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Fiji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129,55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Fin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8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5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957,73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Franc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5,271,95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French Guian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86,61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French Polynes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9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64,09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abo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012,11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amb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303,42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ermany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5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4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360,37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han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9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0,050,70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ibraltar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3,48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reec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,917,74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renad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34,28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uadeloup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081,20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uatemal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483,03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uernsey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11,94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uine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238,89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uinea-Bissau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18,60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Guyan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625,61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Haiti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1,441,96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Heard Island and McDonald Island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Hondura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763,20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ce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5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77,66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nd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98,133,39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ndones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24,472,42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ra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,313,22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raq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46,89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re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360,40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srael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,394,44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taly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4,643,01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Ivory Coast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560,62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Jamaic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613,99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Japa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16,991,11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lastRenderedPageBreak/>
              <w:t>Jarvis Is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Johnston Atoll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Jorda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67,36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Keny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480,57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Kiribati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24,36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Kuwait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439,08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Latv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8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6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015,65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Lebano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365,76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Liber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776,09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Liby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589,62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Lithuan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8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6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68,61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adagascar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,317,49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alays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8,078,94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aldive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554,61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alt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604,33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arshall Island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7,60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auritan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3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1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322,66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auritiu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953,86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exic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7,747,54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icrones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17,47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onac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5,66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orocc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9,567,18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ozambiqu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1,424,90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Myanmar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7,921,31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amib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3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38,24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auru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7,95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etherland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3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3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095,69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etherlands Antille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58,05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ew Caledon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35,33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icaragu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863,36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iger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5,400,72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North Kore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5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3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4,972,00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Oma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145,91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lastRenderedPageBreak/>
              <w:t>Pakista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7,532,93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alau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1,41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anam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485,22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apua New Guine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533,91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eru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2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8,221,10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hilippine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1,478,13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itcair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8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6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o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8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5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619,72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rince Edward Island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4,192,48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Puerto Ric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5,889,21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Qatar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41,93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Russ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2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5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,330,32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aint Kitts and Nevi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6,34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aint Luc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20,46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aint Pierre and Miquelo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7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6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34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aint Vincent and the Grenadine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38,83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amo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11,72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ao Tome and Princip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16,78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audi Arab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602,25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enegal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950,89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erbia and Montenegr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60,02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eychelle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23,83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ierra Leon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175,64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ingapor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6,174,90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loven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1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47,97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olomon Island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879,80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omal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926,014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outh Kore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2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8,119,96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ri Lank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9,538,92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uda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64,07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uriname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80,78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wede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8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6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,976,66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Syr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4,154,03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lastRenderedPageBreak/>
              <w:t>Taiwa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7,421,10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anzan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9,022,26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hailand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5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2,224,40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og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7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767,90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ong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33,25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rinidad and Tobago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5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18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,720,359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unisi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202,610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urkey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9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4,610,765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Tuvalu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24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4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99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8,00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United Arab Emirates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8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5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442,252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Uruguay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1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98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,330,661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US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2.00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49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124,387,01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Vanuatu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36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07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2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323,457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H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Venezuela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77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6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3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20,602,213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Vietnam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2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3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1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0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51,903,256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  <w:tr w:rsidR="00943C81" w:rsidRPr="00714846" w:rsidTr="002B3F1D">
        <w:trPr>
          <w:trHeight w:val="290"/>
        </w:trPr>
        <w:tc>
          <w:tcPr>
            <w:tcW w:w="30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Yemen</w:t>
            </w:r>
          </w:p>
        </w:tc>
        <w:tc>
          <w:tcPr>
            <w:tcW w:w="67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81</w:t>
            </w:r>
          </w:p>
        </w:tc>
        <w:tc>
          <w:tcPr>
            <w:tcW w:w="675" w:type="dxa"/>
            <w:shd w:val="clear" w:color="auto" w:fill="auto"/>
            <w:noWrap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0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1.46</w:t>
            </w:r>
          </w:p>
        </w:tc>
        <w:tc>
          <w:tcPr>
            <w:tcW w:w="675" w:type="dxa"/>
            <w:vAlign w:val="center"/>
          </w:tcPr>
          <w:p w:rsidR="00943C81" w:rsidRPr="00714846" w:rsidRDefault="00943C81" w:rsidP="002B3F1D">
            <w:pPr>
              <w:jc w:val="center"/>
              <w:rPr>
                <w:sz w:val="16"/>
                <w:szCs w:val="16"/>
              </w:rPr>
            </w:pPr>
            <w:r w:rsidRPr="00714846">
              <w:rPr>
                <w:sz w:val="16"/>
                <w:szCs w:val="16"/>
              </w:rPr>
              <w:t>0.21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7,890,628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M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  <w:tc>
          <w:tcPr>
            <w:tcW w:w="495" w:type="dxa"/>
            <w:shd w:val="clear" w:color="auto" w:fill="auto"/>
            <w:noWrap/>
            <w:vAlign w:val="center"/>
            <w:hideMark/>
          </w:tcPr>
          <w:p w:rsidR="00943C81" w:rsidRPr="00714846" w:rsidRDefault="00943C81" w:rsidP="002B3F1D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sz w:val="16"/>
                <w:szCs w:val="16"/>
              </w:rPr>
            </w:pPr>
            <w:r w:rsidRPr="00714846">
              <w:rPr>
                <w:rFonts w:eastAsia="Times New Roman" w:cstheme="minorHAnsi"/>
                <w:color w:val="000000"/>
                <w:sz w:val="16"/>
                <w:szCs w:val="16"/>
              </w:rPr>
              <w:t>L</w:t>
            </w:r>
          </w:p>
        </w:tc>
      </w:tr>
    </w:tbl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tbl>
      <w:tblPr>
        <w:tblW w:w="1008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40"/>
        <w:gridCol w:w="855"/>
        <w:gridCol w:w="855"/>
        <w:gridCol w:w="855"/>
        <w:gridCol w:w="855"/>
        <w:gridCol w:w="855"/>
        <w:gridCol w:w="855"/>
        <w:gridCol w:w="855"/>
        <w:gridCol w:w="855"/>
      </w:tblGrid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Temperature (</w:t>
            </w: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  <w:vertAlign w:val="superscript"/>
              </w:rPr>
              <w:t>o</w:t>
            </w: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C)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cp85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cp45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Accuracy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Precision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b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g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merican Samo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o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uil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tigua and Barbu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rgent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5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ustral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ama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rai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ngladesh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rbado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gium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iz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ni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snia and Herzegov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uvet Is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razi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bod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ero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na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Canary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pe Verd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l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lom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moro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ok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sta R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oat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ub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ypru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mocratic Republic of the Con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nmark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jibou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n Republic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ast Tim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cuad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gyp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l Salvad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quatorial 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rit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2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sto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j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n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anc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Gui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5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Poly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b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m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erman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h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ibralt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eec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ena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deloup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tema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ernse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-Bissa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y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ai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ondura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ce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o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q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Ire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srae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tal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vory Coas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ma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p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ord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eny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iriba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uwai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atv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eban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y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thu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dagasc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ay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div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t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rshall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iu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xi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icro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na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7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roc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zambiqu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yanm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mi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ur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 Antill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w Caledo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icaragu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ig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orth Ko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m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kist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la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nam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pua New 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er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ilippin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9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rince Edward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uerto Ri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Qat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us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Saint Kitts and Nevi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Luc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Pierre and Miquel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Vincent and the Grenadin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mo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o Tome and Princip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udi Ara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nega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rbia and Montenegr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ychell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erra Leon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ngapor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ove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lomon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mal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uth Ko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ri Lank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ud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2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urinam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wede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4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y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iw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nz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ai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ng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rinidad and Toba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ni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rke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val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nited Arab Emirat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rugua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S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anuat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enezue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1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ietnam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2.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Yeme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3.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1.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</w:tr>
    </w:tbl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tbl>
      <w:tblPr>
        <w:tblW w:w="1008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15"/>
        <w:gridCol w:w="858"/>
        <w:gridCol w:w="858"/>
        <w:gridCol w:w="858"/>
        <w:gridCol w:w="858"/>
        <w:gridCol w:w="858"/>
        <w:gridCol w:w="858"/>
        <w:gridCol w:w="858"/>
        <w:gridCol w:w="859"/>
      </w:tblGrid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Oxygen (ml/L)</w:t>
            </w:r>
          </w:p>
        </w:tc>
        <w:tc>
          <w:tcPr>
            <w:tcW w:w="1716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cp85</w:t>
            </w:r>
          </w:p>
        </w:tc>
        <w:tc>
          <w:tcPr>
            <w:tcW w:w="1716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cp45</w:t>
            </w:r>
          </w:p>
        </w:tc>
        <w:tc>
          <w:tcPr>
            <w:tcW w:w="1716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Accuracy</w:t>
            </w:r>
          </w:p>
        </w:tc>
        <w:tc>
          <w:tcPr>
            <w:tcW w:w="1717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Precision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ban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ger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merican Samo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ol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uill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tigua and Barbud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Argentin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ustral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ama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rai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ngladesh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rbado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gium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iz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ni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snia and Herzegovin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uvet Islan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razil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bod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eroo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nad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nary Island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pe Verd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l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n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lomb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moro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ok Island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sta Ric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oat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ub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ypru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mocratic Republic of the Cong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nmark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jibouti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n Republic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ast Timor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cuador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gypt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l Salvador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quatorial Guine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ritre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ston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6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5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ji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nlan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6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anc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Guian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Polynes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bo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mb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ermany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han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ibraltar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Greec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enad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deloup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temal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ernsey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5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-Bissau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yan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aiti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ondura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celan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ones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q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elan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srael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taly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vory Coast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maic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p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ord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eny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iribati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uwait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atv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6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ebano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er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y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thuan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6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dagascar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ays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dive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t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rshall Island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an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iu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xic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icrones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nac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rocc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zambiqu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yanmar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mib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uru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 Antille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w Caledon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Nicaragu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iger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orth Kore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m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kist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lau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nam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pua New Guine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eru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ilippine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lan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6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rince Edward Island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uerto Ric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Qatar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3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uss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Kitts and Nevi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Luc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Pierre and Miquelo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5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4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Vincent and the Grenadine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mo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o Tome and Princip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udi Arab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negal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rbia and Montenegr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ychelle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erra Leon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ngapor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oven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lomon Island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mal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uth Kore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ri Lank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ud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uriname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wede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6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72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yr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iwa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nzan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ailand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g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ng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rinidad and Tobago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nisi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rkey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valu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nited Arab Emirates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9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ruguay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3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S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6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20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Vanuatu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enezuela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ietnam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1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1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Yemen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8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9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</w:tbl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tbl>
      <w:tblPr>
        <w:tblW w:w="1008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40"/>
        <w:gridCol w:w="855"/>
        <w:gridCol w:w="855"/>
        <w:gridCol w:w="855"/>
        <w:gridCol w:w="855"/>
        <w:gridCol w:w="855"/>
        <w:gridCol w:w="855"/>
        <w:gridCol w:w="855"/>
        <w:gridCol w:w="855"/>
      </w:tblGrid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cp85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cp45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Accuracy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Precision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TD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b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g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merican Samo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o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uil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tigua and Barbu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rgent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ustral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ama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rai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ngladesh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rbado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gium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iz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ni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snia and Herzegov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uvet Is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razi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bod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ero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na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nary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pe Verd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l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lom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moro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ok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sta R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oat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ub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ypru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mocratic Republic of the Con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nmark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jibou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n Republic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ast Tim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cuad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Egyp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l Salvad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quatorial 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rit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sto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j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n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anc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Gui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Poly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b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m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erman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h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ibralt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eec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ena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deloup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tema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ernse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-Bissa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y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ai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ondura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ce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o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q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e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srae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tal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vory Coas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ma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p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ord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eny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iriba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uwai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atv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eban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y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thu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dagasc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ay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div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Malt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rshall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iu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xi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icro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na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roc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zambiqu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yanm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mi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ur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 Antill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w Caledo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icaragu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ig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orth Ko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m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kist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la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nam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pua New 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er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ilippin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rince Edward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uerto Ri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Qat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us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Kitts and Nevi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Luc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Pierre and Miquel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Vincent and the Grenadin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mo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o Tome and Princip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udi Ara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nega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rbia and Montenegr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ychell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erra Leon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ngapor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ove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lomon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mal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uth Ko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ri Lank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ud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Surinam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wede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y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iw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nz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ai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ng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rinidad and Toba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ni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rke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val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nited Arab Emirat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rugua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S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anuat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enezue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ietnam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Yeme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</w:t>
            </w:r>
          </w:p>
        </w:tc>
      </w:tr>
    </w:tbl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tbl>
      <w:tblPr>
        <w:tblW w:w="1008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40"/>
        <w:gridCol w:w="855"/>
        <w:gridCol w:w="855"/>
        <w:gridCol w:w="855"/>
        <w:gridCol w:w="855"/>
        <w:gridCol w:w="855"/>
        <w:gridCol w:w="855"/>
        <w:gridCol w:w="855"/>
        <w:gridCol w:w="855"/>
      </w:tblGrid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</w:tcPr>
          <w:p w:rsidR="00943C81" w:rsidRPr="00682967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 xml:space="preserve">Phytoplankton Carbon Concentration 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cp85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rcp45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Accuracy</w:t>
            </w:r>
          </w:p>
        </w:tc>
        <w:tc>
          <w:tcPr>
            <w:tcW w:w="1710" w:type="dxa"/>
            <w:gridSpan w:val="2"/>
            <w:shd w:val="clear" w:color="auto" w:fill="auto"/>
            <w:noWrap/>
            <w:vAlign w:val="bottom"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Precision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(mg C/L)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ME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682967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</w:pPr>
            <w:r w:rsidRPr="00682967">
              <w:rPr>
                <w:rFonts w:ascii="Arial" w:eastAsia="Times New Roman" w:hAnsi="Arial" w:cs="Arial"/>
                <w:b/>
                <w:color w:val="000000"/>
                <w:sz w:val="14"/>
                <w:szCs w:val="14"/>
              </w:rPr>
              <w:t>STD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b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lg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merican Samo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o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guil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ntigua and Barbu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rgent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Austral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ama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hrai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ngladesh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arbado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gium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liz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eni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snia and Herzegov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ouvet Is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Brazi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bod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mero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na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nary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5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ape Verd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Chil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8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hi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lom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moro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ok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osta R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roat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ub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Cypru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mocratic Republic of the Con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enmark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jibou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Dominican Republic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ast Tim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cuad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gyp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l Salvado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quatorial 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rit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Esto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j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in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anc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Gui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French Poly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b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am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erman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h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ibralt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eec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renad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deloup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atema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9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ernse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9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inea-Bissa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Guyan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ai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Hondura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ce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ndo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aq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re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srae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Ital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Ivory Coas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maic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ap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Jord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eny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iribati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Kuwait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atv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eban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by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Lithu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dagasc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ay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div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lt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rshall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7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7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6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auritiu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exi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icrone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na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roc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ozambiqu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Myanm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mi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39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9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4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06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6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aur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therlands Antill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ew Caledo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icaragu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ige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North Ko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Om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kist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la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nam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9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apua New Guin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er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2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9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28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144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58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hilippin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o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rince Edward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9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9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Puerto Ric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Qatar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Rus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9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Kitts and Nevi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Luc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lastRenderedPageBreak/>
              <w:t>Saint Pierre and Miquelo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int Vincent and the Grenadin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mo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o Tome and Princip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audi Arab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negal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15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3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rbia and Montenegr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eychell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erra Leon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ingapor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love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lomon Island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mal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outh Kore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ri Lank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3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ud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9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uriname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wede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9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Syr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iwa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anzan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hailand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4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ong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rinidad and Tobago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3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nisi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rke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2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70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Tuval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nited Arab Emirates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9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1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3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ruguay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4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8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5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US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2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78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51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anuatu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8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enezuela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8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5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5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0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0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88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Vietnam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1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05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0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63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36</w:t>
            </w:r>
          </w:p>
        </w:tc>
      </w:tr>
      <w:tr w:rsidR="00943C81" w:rsidRPr="008144DF" w:rsidTr="002B3F1D">
        <w:trPr>
          <w:trHeight w:val="290"/>
        </w:trPr>
        <w:tc>
          <w:tcPr>
            <w:tcW w:w="3240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Yemen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66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-0.0027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19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281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4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172</w:t>
            </w:r>
          </w:p>
        </w:tc>
        <w:tc>
          <w:tcPr>
            <w:tcW w:w="855" w:type="dxa"/>
            <w:shd w:val="clear" w:color="auto" w:fill="auto"/>
            <w:noWrap/>
            <w:vAlign w:val="bottom"/>
            <w:hideMark/>
          </w:tcPr>
          <w:p w:rsidR="00943C81" w:rsidRPr="008144DF" w:rsidRDefault="00943C81" w:rsidP="002B3F1D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4"/>
                <w:szCs w:val="14"/>
              </w:rPr>
            </w:pPr>
            <w:r w:rsidRPr="008144DF">
              <w:rPr>
                <w:rFonts w:ascii="Arial" w:eastAsia="Times New Roman" w:hAnsi="Arial" w:cs="Arial"/>
                <w:color w:val="000000"/>
                <w:sz w:val="14"/>
                <w:szCs w:val="14"/>
              </w:rPr>
              <w:t>0.0044</w:t>
            </w:r>
          </w:p>
        </w:tc>
      </w:tr>
    </w:tbl>
    <w:p w:rsidR="00943C81" w:rsidRPr="008144DF" w:rsidRDefault="00943C81" w:rsidP="00943C81">
      <w:pPr>
        <w:rPr>
          <w:rFonts w:ascii="Arial" w:hAnsi="Arial" w:cs="Arial"/>
          <w:sz w:val="14"/>
          <w:szCs w:val="14"/>
        </w:rPr>
      </w:pPr>
    </w:p>
    <w:p w:rsidR="00943C81" w:rsidRPr="00714846" w:rsidRDefault="00943C81" w:rsidP="00943C81">
      <w:pPr>
        <w:rPr>
          <w:sz w:val="16"/>
          <w:szCs w:val="16"/>
        </w:rPr>
      </w:pPr>
    </w:p>
    <w:p w:rsidR="00A360D6" w:rsidRPr="00B45FC3" w:rsidRDefault="00943C81" w:rsidP="00B45FC3">
      <w:pPr>
        <w:rPr>
          <w:rFonts w:eastAsia="Times New Roman"/>
          <w:b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  <w:bookmarkStart w:id="2" w:name="_Toc343020462"/>
      <w:bookmarkStart w:id="3" w:name="_Toc343082486"/>
      <w:r w:rsidR="00B45FC3" w:rsidRPr="00B45FC3">
        <w:rPr>
          <w:rFonts w:ascii="Times New Roman" w:eastAsiaTheme="majorEastAsia" w:hAnsi="Times New Roman" w:cstheme="majorBidi"/>
          <w:b/>
          <w:bCs/>
          <w:sz w:val="20"/>
          <w:szCs w:val="28"/>
        </w:rPr>
        <w:lastRenderedPageBreak/>
        <w:t>R</w:t>
      </w:r>
      <w:r w:rsidRPr="00B45FC3">
        <w:rPr>
          <w:rFonts w:eastAsia="Times New Roman"/>
          <w:b/>
        </w:rPr>
        <w:t>eferences</w:t>
      </w:r>
      <w:bookmarkEnd w:id="2"/>
      <w:bookmarkEnd w:id="3"/>
    </w:p>
    <w:p w:rsidR="00B45FC3" w:rsidRPr="00B45FC3" w:rsidRDefault="00532BA5" w:rsidP="00B45FC3">
      <w:pPr>
        <w:spacing w:line="240" w:lineRule="auto"/>
        <w:ind w:left="720" w:hanging="720"/>
        <w:rPr>
          <w:rFonts w:ascii="Calibri" w:eastAsia="Times New Roman" w:hAnsi="Calibri" w:cs="Times New Roman"/>
          <w:noProof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fldChar w:fldCharType="begin"/>
      </w:r>
      <w:r>
        <w:rPr>
          <w:rFonts w:ascii="Times New Roman" w:eastAsia="Times New Roman" w:hAnsi="Times New Roman" w:cs="Times New Roman"/>
          <w:sz w:val="18"/>
          <w:szCs w:val="18"/>
        </w:rPr>
        <w:instrText xml:space="preserve"> ADDIN EN.REFLIST </w:instrText>
      </w:r>
      <w:r>
        <w:rPr>
          <w:rFonts w:ascii="Times New Roman" w:eastAsia="Times New Roman" w:hAnsi="Times New Roman" w:cs="Times New Roman"/>
          <w:sz w:val="18"/>
          <w:szCs w:val="18"/>
        </w:rPr>
        <w:fldChar w:fldCharType="separate"/>
      </w:r>
      <w:bookmarkStart w:id="4" w:name="_ENREF_1"/>
      <w:r w:rsidR="00B45FC3" w:rsidRPr="00B45FC3">
        <w:rPr>
          <w:rFonts w:ascii="Calibri" w:eastAsia="Times New Roman" w:hAnsi="Calibri" w:cs="Times New Roman"/>
          <w:noProof/>
          <w:szCs w:val="18"/>
        </w:rPr>
        <w:t>1. Halpern BS, Longo C, Hardy D, McLeod KL, Samhouri JF, et al. (2012) An index to assess the health and benefits of the global ocean. Nature 488: 615-620.</w:t>
      </w:r>
      <w:bookmarkEnd w:id="4"/>
    </w:p>
    <w:p w:rsidR="00B45FC3" w:rsidRDefault="00B45FC3" w:rsidP="00B45FC3">
      <w:pPr>
        <w:spacing w:line="240" w:lineRule="auto"/>
        <w:rPr>
          <w:rFonts w:ascii="Calibri" w:eastAsia="Times New Roman" w:hAnsi="Calibri" w:cs="Times New Roman"/>
          <w:noProof/>
          <w:szCs w:val="18"/>
        </w:rPr>
      </w:pPr>
    </w:p>
    <w:p w:rsidR="00532BA5" w:rsidRPr="002C5BAF" w:rsidRDefault="00532BA5" w:rsidP="00943C81">
      <w:pPr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fldChar w:fldCharType="end"/>
      </w:r>
      <w:bookmarkStart w:id="5" w:name="_GoBack"/>
      <w:bookmarkEnd w:id="5"/>
    </w:p>
    <w:sectPr w:rsidR="00532BA5" w:rsidRPr="002C5BAF" w:rsidSect="00396911">
      <w:headerReference w:type="default" r:id="rId8"/>
      <w:pgSz w:w="12240" w:h="15840"/>
      <w:pgMar w:top="576" w:right="576" w:bottom="576" w:left="576" w:header="288" w:footer="288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93614" w:rsidRDefault="00693614" w:rsidP="00BF3CFB">
      <w:pPr>
        <w:spacing w:after="0" w:line="240" w:lineRule="auto"/>
      </w:pPr>
      <w:r>
        <w:separator/>
      </w:r>
    </w:p>
  </w:endnote>
  <w:endnote w:type="continuationSeparator" w:id="0">
    <w:p w:rsidR="00693614" w:rsidRDefault="00693614" w:rsidP="00BF3C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93614" w:rsidRDefault="00693614" w:rsidP="00BF3CFB">
      <w:pPr>
        <w:spacing w:after="0" w:line="240" w:lineRule="auto"/>
      </w:pPr>
      <w:r>
        <w:separator/>
      </w:r>
    </w:p>
  </w:footnote>
  <w:footnote w:type="continuationSeparator" w:id="0">
    <w:p w:rsidR="00693614" w:rsidRDefault="00693614" w:rsidP="00BF3C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70825709"/>
      <w:docPartObj>
        <w:docPartGallery w:val="Page Numbers (Top of Page)"/>
        <w:docPartUnique/>
      </w:docPartObj>
    </w:sdtPr>
    <w:sdtEndPr>
      <w:rPr>
        <w:noProof/>
      </w:rPr>
    </w:sdtEndPr>
    <w:sdtContent>
      <w:p w:rsidR="00542F7C" w:rsidRDefault="00542F7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45FC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542F7C" w:rsidRDefault="00542F7C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4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zffxsf1awv9se0af9vpfw8ps5pe2vw9vap&quot;&gt;References&lt;record-ids&gt;&lt;item&gt;1966&lt;/item&gt;&lt;/record-ids&gt;&lt;/item&gt;&lt;/Libraries&gt;"/>
  </w:docVars>
  <w:rsids>
    <w:rsidRoot w:val="004F531D"/>
    <w:rsid w:val="00012499"/>
    <w:rsid w:val="00014FE4"/>
    <w:rsid w:val="00015A11"/>
    <w:rsid w:val="00033226"/>
    <w:rsid w:val="00037EA1"/>
    <w:rsid w:val="00041123"/>
    <w:rsid w:val="0004454C"/>
    <w:rsid w:val="00064DA1"/>
    <w:rsid w:val="000733E8"/>
    <w:rsid w:val="00083301"/>
    <w:rsid w:val="00085A06"/>
    <w:rsid w:val="00112ECB"/>
    <w:rsid w:val="001147A0"/>
    <w:rsid w:val="001430A4"/>
    <w:rsid w:val="00151BBC"/>
    <w:rsid w:val="001744BF"/>
    <w:rsid w:val="001D64C9"/>
    <w:rsid w:val="001E573B"/>
    <w:rsid w:val="001E6BB0"/>
    <w:rsid w:val="001F7A55"/>
    <w:rsid w:val="0020227A"/>
    <w:rsid w:val="00220E15"/>
    <w:rsid w:val="0025741A"/>
    <w:rsid w:val="002924DA"/>
    <w:rsid w:val="00295232"/>
    <w:rsid w:val="002B3F1D"/>
    <w:rsid w:val="002C5BAF"/>
    <w:rsid w:val="003929FD"/>
    <w:rsid w:val="00396911"/>
    <w:rsid w:val="00405F79"/>
    <w:rsid w:val="00430B02"/>
    <w:rsid w:val="00440CFF"/>
    <w:rsid w:val="00477EF3"/>
    <w:rsid w:val="00485613"/>
    <w:rsid w:val="004A3FDB"/>
    <w:rsid w:val="004A6906"/>
    <w:rsid w:val="004F531D"/>
    <w:rsid w:val="00516527"/>
    <w:rsid w:val="00532BA5"/>
    <w:rsid w:val="00542F7C"/>
    <w:rsid w:val="00547499"/>
    <w:rsid w:val="0056226C"/>
    <w:rsid w:val="00620113"/>
    <w:rsid w:val="00683FF6"/>
    <w:rsid w:val="00686BAB"/>
    <w:rsid w:val="00693614"/>
    <w:rsid w:val="006A7ED0"/>
    <w:rsid w:val="006D34FB"/>
    <w:rsid w:val="006E0DFE"/>
    <w:rsid w:val="006E1209"/>
    <w:rsid w:val="006E4A87"/>
    <w:rsid w:val="006F04FA"/>
    <w:rsid w:val="00717A2D"/>
    <w:rsid w:val="00751064"/>
    <w:rsid w:val="0076321A"/>
    <w:rsid w:val="007743B7"/>
    <w:rsid w:val="007C0482"/>
    <w:rsid w:val="007C5484"/>
    <w:rsid w:val="007D484E"/>
    <w:rsid w:val="007D5CC4"/>
    <w:rsid w:val="007E295B"/>
    <w:rsid w:val="007E2C14"/>
    <w:rsid w:val="007E7820"/>
    <w:rsid w:val="00802935"/>
    <w:rsid w:val="00831EAD"/>
    <w:rsid w:val="008363F0"/>
    <w:rsid w:val="00881678"/>
    <w:rsid w:val="008A4C20"/>
    <w:rsid w:val="008C0101"/>
    <w:rsid w:val="008F40B7"/>
    <w:rsid w:val="008F6B8A"/>
    <w:rsid w:val="009044FA"/>
    <w:rsid w:val="00910605"/>
    <w:rsid w:val="00913EE4"/>
    <w:rsid w:val="00916629"/>
    <w:rsid w:val="0092253F"/>
    <w:rsid w:val="00925F9E"/>
    <w:rsid w:val="00943C81"/>
    <w:rsid w:val="00970D5B"/>
    <w:rsid w:val="009E4AE5"/>
    <w:rsid w:val="009E55FB"/>
    <w:rsid w:val="009F2E6A"/>
    <w:rsid w:val="00A26172"/>
    <w:rsid w:val="00A360D6"/>
    <w:rsid w:val="00A40210"/>
    <w:rsid w:val="00A52D64"/>
    <w:rsid w:val="00A6515B"/>
    <w:rsid w:val="00A76438"/>
    <w:rsid w:val="00A80AD6"/>
    <w:rsid w:val="00AA68BB"/>
    <w:rsid w:val="00B00D9C"/>
    <w:rsid w:val="00B22FD1"/>
    <w:rsid w:val="00B25672"/>
    <w:rsid w:val="00B43109"/>
    <w:rsid w:val="00B45FC3"/>
    <w:rsid w:val="00B821F7"/>
    <w:rsid w:val="00B90E04"/>
    <w:rsid w:val="00B93B92"/>
    <w:rsid w:val="00B96EEB"/>
    <w:rsid w:val="00BA6151"/>
    <w:rsid w:val="00BC2EF6"/>
    <w:rsid w:val="00BF06D0"/>
    <w:rsid w:val="00BF3CFB"/>
    <w:rsid w:val="00C102B9"/>
    <w:rsid w:val="00C3401B"/>
    <w:rsid w:val="00C43AE2"/>
    <w:rsid w:val="00C61A11"/>
    <w:rsid w:val="00C80FBD"/>
    <w:rsid w:val="00C841B3"/>
    <w:rsid w:val="00CA1ACC"/>
    <w:rsid w:val="00CE116F"/>
    <w:rsid w:val="00CF2E84"/>
    <w:rsid w:val="00D513CC"/>
    <w:rsid w:val="00D617AD"/>
    <w:rsid w:val="00D747BD"/>
    <w:rsid w:val="00D87EC3"/>
    <w:rsid w:val="00DD6337"/>
    <w:rsid w:val="00DE57A8"/>
    <w:rsid w:val="00DF7A84"/>
    <w:rsid w:val="00E063BE"/>
    <w:rsid w:val="00E11591"/>
    <w:rsid w:val="00E148FE"/>
    <w:rsid w:val="00E21F56"/>
    <w:rsid w:val="00E4201C"/>
    <w:rsid w:val="00EB50A4"/>
    <w:rsid w:val="00EC41E5"/>
    <w:rsid w:val="00ED257A"/>
    <w:rsid w:val="00EE385E"/>
    <w:rsid w:val="00F00DF6"/>
    <w:rsid w:val="00F02B0C"/>
    <w:rsid w:val="00F35FF7"/>
    <w:rsid w:val="00F440C7"/>
    <w:rsid w:val="00F62221"/>
    <w:rsid w:val="00F64647"/>
    <w:rsid w:val="00F66A1B"/>
    <w:rsid w:val="00F80DCD"/>
    <w:rsid w:val="00F84860"/>
    <w:rsid w:val="00F8626D"/>
    <w:rsid w:val="00FC59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E385E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2B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pelle">
    <w:name w:val="spelle"/>
    <w:basedOn w:val="DefaultParagraphFont"/>
    <w:rsid w:val="004F531D"/>
  </w:style>
  <w:style w:type="character" w:styleId="Hyperlink">
    <w:name w:val="Hyperlink"/>
    <w:basedOn w:val="DefaultParagraphFont"/>
    <w:uiPriority w:val="99"/>
    <w:unhideWhenUsed/>
    <w:rsid w:val="004F531D"/>
    <w:rPr>
      <w:color w:val="0000FF"/>
      <w:u w:val="single"/>
    </w:rPr>
  </w:style>
  <w:style w:type="paragraph" w:styleId="NoSpacing">
    <w:name w:val="No Spacing"/>
    <w:basedOn w:val="Normal"/>
    <w:link w:val="NoSpacingChar"/>
    <w:uiPriority w:val="1"/>
    <w:qFormat/>
    <w:rsid w:val="004F53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grame">
    <w:name w:val="grame"/>
    <w:basedOn w:val="DefaultParagraphFont"/>
    <w:rsid w:val="004F531D"/>
  </w:style>
  <w:style w:type="table" w:styleId="TableGrid">
    <w:name w:val="Table Grid"/>
    <w:basedOn w:val="TableNormal"/>
    <w:uiPriority w:val="59"/>
    <w:rsid w:val="009225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61A1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A1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3CFB"/>
  </w:style>
  <w:style w:type="paragraph" w:styleId="Footer">
    <w:name w:val="footer"/>
    <w:basedOn w:val="Normal"/>
    <w:link w:val="Foot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3CFB"/>
  </w:style>
  <w:style w:type="paragraph" w:customStyle="1" w:styleId="xl66">
    <w:name w:val="xl66"/>
    <w:basedOn w:val="Normal"/>
    <w:rsid w:val="00943C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C102B9"/>
    <w:rPr>
      <w:rFonts w:ascii="Times New Roman" w:eastAsia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02B9"/>
    <w:pPr>
      <w:numPr>
        <w:ilvl w:val="1"/>
      </w:numPr>
    </w:pPr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102B9"/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102B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EE385E"/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EE385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E385E"/>
    <w:pPr>
      <w:spacing w:after="10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E385E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2B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pelle">
    <w:name w:val="spelle"/>
    <w:basedOn w:val="DefaultParagraphFont"/>
    <w:rsid w:val="004F531D"/>
  </w:style>
  <w:style w:type="character" w:styleId="Hyperlink">
    <w:name w:val="Hyperlink"/>
    <w:basedOn w:val="DefaultParagraphFont"/>
    <w:uiPriority w:val="99"/>
    <w:unhideWhenUsed/>
    <w:rsid w:val="004F531D"/>
    <w:rPr>
      <w:color w:val="0000FF"/>
      <w:u w:val="single"/>
    </w:rPr>
  </w:style>
  <w:style w:type="paragraph" w:styleId="NoSpacing">
    <w:name w:val="No Spacing"/>
    <w:basedOn w:val="Normal"/>
    <w:link w:val="NoSpacingChar"/>
    <w:uiPriority w:val="1"/>
    <w:qFormat/>
    <w:rsid w:val="004F53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grame">
    <w:name w:val="grame"/>
    <w:basedOn w:val="DefaultParagraphFont"/>
    <w:rsid w:val="004F531D"/>
  </w:style>
  <w:style w:type="table" w:styleId="TableGrid">
    <w:name w:val="Table Grid"/>
    <w:basedOn w:val="TableNormal"/>
    <w:uiPriority w:val="59"/>
    <w:rsid w:val="009225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61A1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A1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F3CFB"/>
  </w:style>
  <w:style w:type="paragraph" w:styleId="Footer">
    <w:name w:val="footer"/>
    <w:basedOn w:val="Normal"/>
    <w:link w:val="FooterChar"/>
    <w:uiPriority w:val="99"/>
    <w:unhideWhenUsed/>
    <w:rsid w:val="00BF3C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3CFB"/>
  </w:style>
  <w:style w:type="paragraph" w:customStyle="1" w:styleId="xl66">
    <w:name w:val="xl66"/>
    <w:basedOn w:val="Normal"/>
    <w:rsid w:val="00943C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C102B9"/>
    <w:rPr>
      <w:rFonts w:ascii="Times New Roman" w:eastAsia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02B9"/>
    <w:pPr>
      <w:numPr>
        <w:ilvl w:val="1"/>
      </w:numPr>
    </w:pPr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102B9"/>
    <w:rPr>
      <w:rFonts w:ascii="Times New Roman" w:eastAsiaTheme="majorEastAsia" w:hAnsi="Times New Roman" w:cstheme="majorBidi"/>
      <w:b/>
      <w:iCs/>
      <w:spacing w:val="15"/>
      <w:sz w:val="20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102B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EE385E"/>
    <w:rPr>
      <w:rFonts w:ascii="Times New Roman" w:eastAsiaTheme="majorEastAsia" w:hAnsi="Times New Roman" w:cstheme="majorBidi"/>
      <w:b/>
      <w:bCs/>
      <w:sz w:val="2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EE385E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EE385E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5369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9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786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45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75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4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://databank.worldbank.org/databank/download/WDIandGDF_excel.zip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6748</Words>
  <Characters>38468</Characters>
  <Application>Microsoft Office Word</Application>
  <DocSecurity>0</DocSecurity>
  <Lines>320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51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b User</dc:creator>
  <cp:lastModifiedBy>Camilo Mora</cp:lastModifiedBy>
  <cp:revision>2</cp:revision>
  <cp:lastPrinted>2012-12-13T02:15:00Z</cp:lastPrinted>
  <dcterms:created xsi:type="dcterms:W3CDTF">2013-03-25T19:46:00Z</dcterms:created>
  <dcterms:modified xsi:type="dcterms:W3CDTF">2013-03-25T19:46:00Z</dcterms:modified>
</cp:coreProperties>
</file>